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my friend Utku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513B40D5" w:rsidR="00321CAC" w:rsidRDefault="006F64D6" w:rsidP="00A00183">
      <w:pPr>
        <w:ind w:firstLine="357"/>
        <w:jc w:val="both"/>
      </w:pPr>
      <w:r>
        <w:t>Agent-based-modelling</w:t>
      </w:r>
      <w:r w:rsidR="00D64841">
        <w:t>,</w:t>
      </w:r>
      <w:r w:rsidR="00A00183">
        <w:t xml:space="preserve"> </w:t>
      </w:r>
      <w:r w:rsidR="00125B50">
        <w:t>reinforcement learning</w:t>
      </w:r>
      <w:r w:rsidR="00A00183">
        <w:t>, cooperative</w:t>
      </w:r>
      <w:r w:rsidR="00A8511C">
        <w:t xml:space="preserve"> </w:t>
      </w:r>
      <w:r w:rsidR="00A00183">
        <w:t>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FB430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2C7A4A" w:rsidRPr="00D50B31" w:rsidRDefault="002C7A4A"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2C7A4A" w:rsidRPr="00D50B31" w:rsidRDefault="002C7A4A"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2C7A4A" w:rsidRPr="000304AD" w:rsidRDefault="002C7A4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2C7A4A" w:rsidRPr="000304AD" w:rsidRDefault="002C7A4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3B52EACD"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7A506521" w14:textId="77777777" w:rsidR="009A52EE" w:rsidRDefault="009A52EE" w:rsidP="001A4F6B">
      <w:pPr>
        <w:ind w:firstLine="360"/>
        <w:jc w:val="both"/>
      </w:pPr>
    </w:p>
    <w:p w14:paraId="70741519" w14:textId="42D82D58" w:rsidR="00980005" w:rsidRDefault="00D40ADB" w:rsidP="001A4F6B">
      <w:pPr>
        <w:ind w:firstLine="360"/>
        <w:jc w:val="both"/>
      </w:pPr>
      <w:r>
        <w:lastRenderedPageBreak/>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35596A07" w14:textId="6FB1693E"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16395E76" w14:textId="7A7BBA79" w:rsidR="00016B44" w:rsidRDefault="00A81588" w:rsidP="00A81588">
      <w:pPr>
        <w:ind w:firstLine="360"/>
        <w:jc w:val="both"/>
      </w:pPr>
      <w:r>
        <w:lastRenderedPageBreak/>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6C9B2C00" w14:textId="3338B572"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7C8F3ED2" w14:textId="59556CDC" w:rsidR="00FA4430" w:rsidRDefault="00FA4430" w:rsidP="00FA4430">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 Therefore, we believe that a correct multi-agent problem should need some restrictions on communication. In addition, as knowing other agents’ states via communication can exceptionally increase the search space which can sabotage more than </w:t>
      </w:r>
      <w:r w:rsidR="004C1783">
        <w:t xml:space="preserve">it </w:t>
      </w:r>
      <w:r w:rsidR="007C28FD">
        <w:t>helps to find the optimal policy.</w:t>
      </w:r>
      <w:r w:rsidR="005461E0">
        <w:t xml:space="preserve"> Edmund recommends in his paper hardcoding </w:t>
      </w:r>
      <w:r w:rsidR="004C1783">
        <w:t xml:space="preserve">communication system </w:t>
      </w:r>
      <w:r w:rsidR="005461E0">
        <w:t>in order to simplify the learning process.</w:t>
      </w:r>
      <w:r w:rsidR="004C1783" w:rsidRPr="004C1783">
        <w:t xml:space="preserve"> </w:t>
      </w:r>
      <w:r w:rsidR="004C1783">
        <w:fldChar w:fldCharType="begin" w:fldLock="1"/>
      </w:r>
      <w:r w:rsidR="004C1783">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 agents. Most of the indirect communication literature comes from social insects’ behaviors.</w:t>
      </w:r>
    </w:p>
    <w:p w14:paraId="6E8848E1" w14:textId="1D55B862" w:rsidR="003052E6" w:rsidRDefault="003052E6" w:rsidP="000165E0">
      <w:pPr>
        <w:pStyle w:val="ListParagraph"/>
      </w:pPr>
      <w:r>
        <w:lastRenderedPageBreak/>
        <w:t>Sparse-Reward Functions</w:t>
      </w:r>
    </w:p>
    <w:p w14:paraId="2A02CF35" w14:textId="34427B82" w:rsidR="000165E0" w:rsidRPr="000165E0" w:rsidRDefault="000165E0" w:rsidP="000165E0">
      <w:pPr>
        <w:pStyle w:val="ListParagraph"/>
      </w:pPr>
      <w:r>
        <w:t>PPO History</w:t>
      </w:r>
    </w:p>
    <w:p w14:paraId="7C93BAD9" w14:textId="4383CC06" w:rsidR="000165E0" w:rsidRDefault="000165E0" w:rsidP="000165E0">
      <w:pPr>
        <w:pStyle w:val="ListParagraph"/>
      </w:pPr>
      <w:r>
        <w:t>Curriculum Learning</w:t>
      </w:r>
    </w:p>
    <w:p w14:paraId="3236CD7C" w14:textId="77777777" w:rsidR="000165E0" w:rsidRPr="000165E0" w:rsidRDefault="000165E0" w:rsidP="000165E0">
      <w:pPr>
        <w:pStyle w:val="ListParagraph"/>
      </w:pPr>
    </w:p>
    <w:p w14:paraId="7EA0CE76" w14:textId="0CFE305F" w:rsidR="00260219" w:rsidRPr="00260219" w:rsidRDefault="00560CFF" w:rsidP="000165E0">
      <w:pPr>
        <w:pStyle w:val="ListParagraph"/>
      </w:pPr>
      <w:r>
        <w:t xml:space="preserve">Simulation Environment OpenAI – Unity </w:t>
      </w:r>
      <w:r w:rsidR="00D04417">
        <w:t>Benchmark MDRL  a survey and critique of multiagent drl. Sayfa 29 Diğer enginelerden bahset</w:t>
      </w:r>
    </w:p>
    <w:p w14:paraId="40902A99" w14:textId="739943D1" w:rsidR="00E22550" w:rsidRDefault="00E22550" w:rsidP="000165E0">
      <w:pPr>
        <w:pStyle w:val="ListParagraph"/>
      </w:pPr>
      <w:r>
        <w:t>Social Distancing – Hayvanlarda da var, psikolojide mantıklı</w:t>
      </w:r>
    </w:p>
    <w:p w14:paraId="59CBA335" w14:textId="4BD2203A" w:rsidR="00E22550" w:rsidRPr="00E22550" w:rsidRDefault="00E22550" w:rsidP="000165E0">
      <w:pPr>
        <w:pStyle w:val="ListParagraph"/>
      </w:pPr>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emic Simulation -SIR Model RL in Covid</w:t>
      </w:r>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7" w:name="_Toc48663796"/>
      <w:r>
        <w:t>METHODOLOGY</w:t>
      </w:r>
      <w:bookmarkEnd w:id="7"/>
    </w:p>
    <w:p w14:paraId="7E1D3E6D" w14:textId="3DDA6CB2" w:rsidR="00627D24" w:rsidRDefault="00986FEE" w:rsidP="000165E0">
      <w:pPr>
        <w:pStyle w:val="ListParagraph"/>
      </w:pPr>
      <w:bookmarkStart w:id="8" w:name="_Toc48663797"/>
      <w:r w:rsidRPr="00627D24">
        <w:t>SOCIAL DISTANCING</w:t>
      </w:r>
      <w:bookmarkEnd w:id="8"/>
    </w:p>
    <w:p w14:paraId="2F607FDF" w14:textId="4CF79A14" w:rsidR="00627D24" w:rsidRPr="00627D24" w:rsidRDefault="0063015E" w:rsidP="00A00391">
      <w:pPr>
        <w:jc w:val="both"/>
      </w:pPr>
      <w:r>
        <w:t>Social distancing’in mekanizmasını anlat. Proximity mechanism</w:t>
      </w:r>
    </w:p>
    <w:p w14:paraId="052B9F08" w14:textId="2626BA74" w:rsidR="00627D24" w:rsidRDefault="00766664" w:rsidP="000165E0">
      <w:pPr>
        <w:pStyle w:val="ListParagraph"/>
      </w:pPr>
      <w:bookmarkStart w:id="9" w:name="_Toc48663798"/>
      <w:r w:rsidRPr="00627D24">
        <w:t>THEORETICAL FRAMEWORK</w:t>
      </w:r>
      <w:bookmarkEnd w:id="9"/>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0165E0">
      <w:pPr>
        <w:pStyle w:val="ListParagraph"/>
      </w:pPr>
      <w:bookmarkStart w:id="10" w:name="_Toc48663799"/>
      <w:r w:rsidRPr="00627D24">
        <w:lastRenderedPageBreak/>
        <w:t>RESEARCH DESIGN</w:t>
      </w:r>
      <w:bookmarkEnd w:id="10"/>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47A67EA6"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r>
        <w:t xml:space="preserve">RewardCube ekledim. </w:t>
      </w:r>
    </w:p>
    <w:p w14:paraId="3D0DB8C4" w14:textId="77777777" w:rsidR="0063015E" w:rsidRDefault="00C57335" w:rsidP="000165E0">
      <w:pPr>
        <w:pStyle w:val="ListParagraph"/>
      </w:pPr>
      <w:bookmarkStart w:id="11" w:name="_Toc48663800"/>
      <w:r w:rsidRPr="00627D24">
        <w:t>POLICY OPTIMIZATION</w:t>
      </w:r>
      <w:bookmarkEnd w:id="11"/>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4580C9C2" w:rsidR="00AF649B" w:rsidRDefault="00C327E4" w:rsidP="00A00391">
      <w:pPr>
        <w:pStyle w:val="Heading1"/>
        <w:numPr>
          <w:ilvl w:val="0"/>
          <w:numId w:val="2"/>
        </w:numPr>
        <w:jc w:val="both"/>
      </w:pPr>
      <w:r>
        <w:t>EVALUATION</w:t>
      </w:r>
      <w:bookmarkStart w:id="12" w:name="_GoBack"/>
      <w:bookmarkEnd w:id="12"/>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3" w:name="_Toc48663802"/>
      <w:r w:rsidRPr="00766664">
        <w:t>DISCUSSION</w:t>
      </w:r>
      <w:r w:rsidR="00C5338F">
        <w:t xml:space="preserve"> AND CONCLUSION</w:t>
      </w:r>
      <w:bookmarkEnd w:id="13"/>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r w:rsidR="00CD000B">
        <w:t>a agent-based simulation with reinforcement learning can be us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4" w:name="_Toc48663803"/>
      <w:r w:rsidRPr="00766664">
        <w:lastRenderedPageBreak/>
        <w:t>REFERENCES</w:t>
      </w:r>
      <w:bookmarkEnd w:id="14"/>
    </w:p>
    <w:p w14:paraId="5B0FCBEF" w14:textId="4CDEEF93" w:rsidR="000D155C" w:rsidRPr="000D155C" w:rsidRDefault="00F5774A" w:rsidP="000D155C">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D155C" w:rsidRPr="000D155C">
        <w:rPr>
          <w:rFonts w:cs="Times New Roman"/>
          <w:noProof/>
          <w:szCs w:val="24"/>
        </w:rPr>
        <w:t>[1]</w:t>
      </w:r>
      <w:r w:rsidR="000D155C" w:rsidRPr="000D155C">
        <w:rPr>
          <w:rFonts w:cs="Times New Roman"/>
          <w:noProof/>
          <w:szCs w:val="24"/>
        </w:rPr>
        <w:tab/>
        <w:t xml:space="preserve">N. S. Punn, S. K. Sonbhadra, and S. Agarwal, “COVID-19 Epidemic Analysis using Machine Learning and Deep Learning Algorithms,” </w:t>
      </w:r>
      <w:r w:rsidR="000D155C" w:rsidRPr="000D155C">
        <w:rPr>
          <w:rFonts w:cs="Times New Roman"/>
          <w:i/>
          <w:iCs/>
          <w:noProof/>
          <w:szCs w:val="24"/>
        </w:rPr>
        <w:t>medRxiv</w:t>
      </w:r>
      <w:r w:rsidR="000D155C" w:rsidRPr="000D155C">
        <w:rPr>
          <w:rFonts w:cs="Times New Roman"/>
          <w:noProof/>
          <w:szCs w:val="24"/>
        </w:rPr>
        <w:t>, p. 2020.04.08.20057679, 2020.</w:t>
      </w:r>
    </w:p>
    <w:p w14:paraId="080F8384"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w:t>
      </w:r>
      <w:r w:rsidRPr="000D155C">
        <w:rPr>
          <w:rFonts w:cs="Times New Roman"/>
          <w:noProof/>
          <w:szCs w:val="24"/>
        </w:rPr>
        <w:tab/>
        <w:t xml:space="preserve">A. Yañez, C. Hayes, and F. Glavin, “Towards the control of epidemic spread: Designing reinforcement learning environments,” </w:t>
      </w:r>
      <w:r w:rsidRPr="000D155C">
        <w:rPr>
          <w:rFonts w:cs="Times New Roman"/>
          <w:i/>
          <w:iCs/>
          <w:noProof/>
          <w:szCs w:val="24"/>
        </w:rPr>
        <w:t>CEUR Workshop Proc.</w:t>
      </w:r>
      <w:r w:rsidRPr="000D155C">
        <w:rPr>
          <w:rFonts w:cs="Times New Roman"/>
          <w:noProof/>
          <w:szCs w:val="24"/>
        </w:rPr>
        <w:t>, vol. 2563, pp. 188–199, 2019.</w:t>
      </w:r>
    </w:p>
    <w:p w14:paraId="563523D0"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3]</w:t>
      </w:r>
      <w:r w:rsidRPr="000D155C">
        <w:rPr>
          <w:rFonts w:cs="Times New Roman"/>
          <w:noProof/>
          <w:szCs w:val="24"/>
        </w:rPr>
        <w:tab/>
        <w:t xml:space="preserve">B. Baker </w:t>
      </w:r>
      <w:r w:rsidRPr="000D155C">
        <w:rPr>
          <w:rFonts w:cs="Times New Roman"/>
          <w:i/>
          <w:iCs/>
          <w:noProof/>
          <w:szCs w:val="24"/>
        </w:rPr>
        <w:t>et al.</w:t>
      </w:r>
      <w:r w:rsidRPr="000D155C">
        <w:rPr>
          <w:rFonts w:cs="Times New Roman"/>
          <w:noProof/>
          <w:szCs w:val="24"/>
        </w:rPr>
        <w:t>, “Emergent Tool Use From Multi-Agent Autocurricula,” 2019.</w:t>
      </w:r>
    </w:p>
    <w:p w14:paraId="4FABB9A1"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4]</w:t>
      </w:r>
      <w:r w:rsidRPr="000D155C">
        <w:rPr>
          <w:rFonts w:cs="Times New Roman"/>
          <w:noProof/>
          <w:szCs w:val="24"/>
        </w:rPr>
        <w:tab/>
        <w:t xml:space="preserve">O. Bent, S. L. Remy, S. Roberts, and A. Walcott-Bryant, “Novel Exploration Techniques (NETs) for Malaria Policy Interventions,” </w:t>
      </w:r>
      <w:r w:rsidRPr="000D155C">
        <w:rPr>
          <w:rFonts w:cs="Times New Roman"/>
          <w:i/>
          <w:iCs/>
          <w:noProof/>
          <w:szCs w:val="24"/>
        </w:rPr>
        <w:t>32nd AAAI Conf. Artif. Intell. AAAI 2018</w:t>
      </w:r>
      <w:r w:rsidRPr="000D155C">
        <w:rPr>
          <w:rFonts w:cs="Times New Roman"/>
          <w:noProof/>
          <w:szCs w:val="24"/>
        </w:rPr>
        <w:t>, pp. 7735–7740, Dec. 2017.</w:t>
      </w:r>
    </w:p>
    <w:p w14:paraId="09FD31E1"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5]</w:t>
      </w:r>
      <w:r w:rsidRPr="000D155C">
        <w:rPr>
          <w:rFonts w:cs="Times New Roman"/>
          <w:noProof/>
          <w:szCs w:val="24"/>
        </w:rPr>
        <w:tab/>
        <w:t xml:space="preserve">B. C. Perley, “Programming Language Maintenance,” in </w:t>
      </w:r>
      <w:r w:rsidRPr="000D155C">
        <w:rPr>
          <w:rFonts w:cs="Times New Roman"/>
          <w:i/>
          <w:iCs/>
          <w:noProof/>
          <w:szCs w:val="24"/>
        </w:rPr>
        <w:t>Defying Maliseet Language Death</w:t>
      </w:r>
      <w:r w:rsidRPr="000D155C">
        <w:rPr>
          <w:rFonts w:cs="Times New Roman"/>
          <w:noProof/>
          <w:szCs w:val="24"/>
        </w:rPr>
        <w:t>, UNP - Nebraska, 2017, pp. 63–84.</w:t>
      </w:r>
    </w:p>
    <w:p w14:paraId="516F36CA"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6]</w:t>
      </w:r>
      <w:r w:rsidRPr="000D155C">
        <w:rPr>
          <w:rFonts w:cs="Times New Roman"/>
          <w:noProof/>
          <w:szCs w:val="24"/>
        </w:rPr>
        <w:tab/>
        <w:t xml:space="preserve">E. C. Mark S. Smolinski, Margaret A. Hamburg, and Joshua Lederberg,  on E. M. T. to H. in the 21st C. B. on Global, and H. I. of Medicine, </w:t>
      </w:r>
      <w:r w:rsidRPr="000D155C">
        <w:rPr>
          <w:rFonts w:cs="Times New Roman"/>
          <w:i/>
          <w:iCs/>
          <w:noProof/>
          <w:szCs w:val="24"/>
        </w:rPr>
        <w:t>Microbial Threats to Health</w:t>
      </w:r>
      <w:r w:rsidRPr="000D155C">
        <w:rPr>
          <w:rFonts w:cs="Times New Roman"/>
          <w:noProof/>
          <w:szCs w:val="24"/>
        </w:rPr>
        <w:t>. Washington, D.C.: National Academies Press, 2003.</w:t>
      </w:r>
    </w:p>
    <w:p w14:paraId="3295CA1C"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7]</w:t>
      </w:r>
      <w:r w:rsidRPr="000D155C">
        <w:rPr>
          <w:rFonts w:cs="Times New Roman"/>
          <w:noProof/>
          <w:szCs w:val="24"/>
        </w:rPr>
        <w:tab/>
        <w:t xml:space="preserve">B. Zeigler, A. Muzy, and L. Yilmaz, “Artificial Intelligence in Modeling and Simulation,” in </w:t>
      </w:r>
      <w:r w:rsidRPr="000D155C">
        <w:rPr>
          <w:rFonts w:cs="Times New Roman"/>
          <w:i/>
          <w:iCs/>
          <w:noProof/>
          <w:szCs w:val="24"/>
        </w:rPr>
        <w:t>Encyclopedia of Complexity and Systems Science</w:t>
      </w:r>
      <w:r w:rsidRPr="000D155C">
        <w:rPr>
          <w:rFonts w:cs="Times New Roman"/>
          <w:noProof/>
          <w:szCs w:val="24"/>
        </w:rPr>
        <w:t>, New York, NY: Springer New York, 2009, pp. 344–368.</w:t>
      </w:r>
    </w:p>
    <w:p w14:paraId="37776F23"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8]</w:t>
      </w:r>
      <w:r w:rsidRPr="000D155C">
        <w:rPr>
          <w:rFonts w:cs="Times New Roman"/>
          <w:noProof/>
          <w:szCs w:val="24"/>
        </w:rPr>
        <w:tab/>
        <w:t xml:space="preserve">B. Osiński </w:t>
      </w:r>
      <w:r w:rsidRPr="000D155C">
        <w:rPr>
          <w:rFonts w:cs="Times New Roman"/>
          <w:i/>
          <w:iCs/>
          <w:noProof/>
          <w:szCs w:val="24"/>
        </w:rPr>
        <w:t>et al.</w:t>
      </w:r>
      <w:r w:rsidRPr="000D155C">
        <w:rPr>
          <w:rFonts w:cs="Times New Roman"/>
          <w:noProof/>
          <w:szCs w:val="24"/>
        </w:rPr>
        <w:t>, “Simulation-based reinforcement learning for real-world autonomous driving,” 2019.</w:t>
      </w:r>
    </w:p>
    <w:p w14:paraId="7BEF58D2"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9]</w:t>
      </w:r>
      <w:r w:rsidRPr="000D155C">
        <w:rPr>
          <w:rFonts w:cs="Times New Roman"/>
          <w:noProof/>
          <w:szCs w:val="24"/>
        </w:rPr>
        <w:tab/>
        <w:t xml:space="preserve">Dietz and H. JAP, “Bernoulli was ahead of modern epidemiology,” </w:t>
      </w:r>
      <w:r w:rsidRPr="000D155C">
        <w:rPr>
          <w:rFonts w:cs="Times New Roman"/>
          <w:i/>
          <w:iCs/>
          <w:noProof/>
          <w:szCs w:val="24"/>
        </w:rPr>
        <w:t>Nature</w:t>
      </w:r>
      <w:r w:rsidRPr="000D155C">
        <w:rPr>
          <w:rFonts w:cs="Times New Roman"/>
          <w:noProof/>
          <w:szCs w:val="24"/>
        </w:rPr>
        <w:t>, 2000.</w:t>
      </w:r>
    </w:p>
    <w:p w14:paraId="282F5897"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0]</w:t>
      </w:r>
      <w:r w:rsidRPr="000D155C">
        <w:rPr>
          <w:rFonts w:cs="Times New Roman"/>
          <w:noProof/>
          <w:szCs w:val="24"/>
        </w:rPr>
        <w:tab/>
        <w:t xml:space="preserve">Robert E. Serfling, “Summary for Policymakers,” in </w:t>
      </w:r>
      <w:r w:rsidRPr="000D155C">
        <w:rPr>
          <w:rFonts w:cs="Times New Roman"/>
          <w:i/>
          <w:iCs/>
          <w:noProof/>
          <w:szCs w:val="24"/>
        </w:rPr>
        <w:t>Climate Change 2013 - The Physical Science Basis</w:t>
      </w:r>
      <w:r w:rsidRPr="000D155C">
        <w:rPr>
          <w:rFonts w:cs="Times New Roman"/>
          <w:noProof/>
          <w:szCs w:val="24"/>
        </w:rPr>
        <w:t>, vol. 53, no. 9, Intergovernmental Panel on Climate Change, Ed. Cambridge: Cambridge University Press, 2019, pp. 1–30.</w:t>
      </w:r>
    </w:p>
    <w:p w14:paraId="3B666CB3"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1]</w:t>
      </w:r>
      <w:r w:rsidRPr="000D155C">
        <w:rPr>
          <w:rFonts w:cs="Times New Roman"/>
          <w:noProof/>
          <w:szCs w:val="24"/>
        </w:rPr>
        <w:tab/>
        <w:t xml:space="preserve">J. S. Koopman, “Emerging objectives and methods in epidemiology.,” </w:t>
      </w:r>
      <w:r w:rsidRPr="000D155C">
        <w:rPr>
          <w:rFonts w:cs="Times New Roman"/>
          <w:i/>
          <w:iCs/>
          <w:noProof/>
          <w:szCs w:val="24"/>
        </w:rPr>
        <w:t>Am. J. Public Health</w:t>
      </w:r>
      <w:r w:rsidRPr="000D155C">
        <w:rPr>
          <w:rFonts w:cs="Times New Roman"/>
          <w:noProof/>
          <w:szCs w:val="24"/>
        </w:rPr>
        <w:t>, vol. 86, no. 5, pp. 630–632, May 1996.</w:t>
      </w:r>
    </w:p>
    <w:p w14:paraId="6364F2AE"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2]</w:t>
      </w:r>
      <w:r w:rsidRPr="000D155C">
        <w:rPr>
          <w:rFonts w:cs="Times New Roman"/>
          <w:noProof/>
          <w:szCs w:val="24"/>
        </w:rPr>
        <w:tab/>
        <w:t xml:space="preserve">S. A. Hofmeyr and S. Forrest, “Architecture for an artificial immune system.,” </w:t>
      </w:r>
      <w:r w:rsidRPr="000D155C">
        <w:rPr>
          <w:rFonts w:cs="Times New Roman"/>
          <w:i/>
          <w:iCs/>
          <w:noProof/>
          <w:szCs w:val="24"/>
        </w:rPr>
        <w:t>Evol. Comput.</w:t>
      </w:r>
      <w:r w:rsidRPr="000D155C">
        <w:rPr>
          <w:rFonts w:cs="Times New Roman"/>
          <w:noProof/>
          <w:szCs w:val="24"/>
        </w:rPr>
        <w:t>, vol. 8, no. 4, pp. 443–473, 2000.</w:t>
      </w:r>
    </w:p>
    <w:p w14:paraId="32BEED61"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3]</w:t>
      </w:r>
      <w:r w:rsidRPr="000D155C">
        <w:rPr>
          <w:rFonts w:cs="Times New Roman"/>
          <w:noProof/>
          <w:szCs w:val="24"/>
        </w:rPr>
        <w:tab/>
        <w:t xml:space="preserve">M. Shatnawi, S. Lazarova-Molnar, and N. Zaki, “Modeling and simulation of epidemic spread: Recent advances,” </w:t>
      </w:r>
      <w:r w:rsidRPr="000D155C">
        <w:rPr>
          <w:rFonts w:cs="Times New Roman"/>
          <w:i/>
          <w:iCs/>
          <w:noProof/>
          <w:szCs w:val="24"/>
        </w:rPr>
        <w:t>2013 9th Int. Conf. Innov. Inf. Technol. IIT 2013</w:t>
      </w:r>
      <w:r w:rsidRPr="000D155C">
        <w:rPr>
          <w:rFonts w:cs="Times New Roman"/>
          <w:noProof/>
          <w:szCs w:val="24"/>
        </w:rPr>
        <w:t>, no. March, pp. 118–123, 2013.</w:t>
      </w:r>
    </w:p>
    <w:p w14:paraId="61A578DB"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4]</w:t>
      </w:r>
      <w:r w:rsidRPr="000D155C">
        <w:rPr>
          <w:rFonts w:cs="Times New Roman"/>
          <w:noProof/>
          <w:szCs w:val="24"/>
        </w:rPr>
        <w:tab/>
        <w:t xml:space="preserve">S. Richard and A. G. Barto, “An introduction to reinforcement learning,” </w:t>
      </w:r>
      <w:r w:rsidRPr="000D155C">
        <w:rPr>
          <w:rFonts w:cs="Times New Roman"/>
          <w:i/>
          <w:iCs/>
          <w:noProof/>
          <w:szCs w:val="24"/>
        </w:rPr>
        <w:t>Decision Theory Models for Applications in Artificial Intelligence: Concepts and Solutions</w:t>
      </w:r>
      <w:r w:rsidRPr="000D155C">
        <w:rPr>
          <w:rFonts w:cs="Times New Roman"/>
          <w:noProof/>
          <w:szCs w:val="24"/>
        </w:rPr>
        <w:t>. pp. 63–80, 2011.</w:t>
      </w:r>
    </w:p>
    <w:p w14:paraId="241A4280"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5]</w:t>
      </w:r>
      <w:r w:rsidRPr="000D155C">
        <w:rPr>
          <w:rFonts w:cs="Times New Roman"/>
          <w:noProof/>
          <w:szCs w:val="24"/>
        </w:rPr>
        <w:tab/>
        <w:t xml:space="preserve">W. J. M. Probert </w:t>
      </w:r>
      <w:r w:rsidRPr="000D155C">
        <w:rPr>
          <w:rFonts w:cs="Times New Roman"/>
          <w:i/>
          <w:iCs/>
          <w:noProof/>
          <w:szCs w:val="24"/>
        </w:rPr>
        <w:t>et al.</w:t>
      </w:r>
      <w:r w:rsidRPr="000D155C">
        <w:rPr>
          <w:rFonts w:cs="Times New Roman"/>
          <w:noProof/>
          <w:szCs w:val="24"/>
        </w:rPr>
        <w:t xml:space="preserve">, “Context matters: using reinforcement learning to develop human-readable, state-dependent outbreak response policies,” </w:t>
      </w:r>
      <w:r w:rsidRPr="000D155C">
        <w:rPr>
          <w:rFonts w:cs="Times New Roman"/>
          <w:i/>
          <w:iCs/>
          <w:noProof/>
          <w:szCs w:val="24"/>
        </w:rPr>
        <w:t>Philos. Trans. R. Soc. B Biol. Sci.</w:t>
      </w:r>
      <w:r w:rsidRPr="000D155C">
        <w:rPr>
          <w:rFonts w:cs="Times New Roman"/>
          <w:noProof/>
          <w:szCs w:val="24"/>
        </w:rPr>
        <w:t>, vol. 374, no. 1776, p. 20180277, Jul. 2019.</w:t>
      </w:r>
    </w:p>
    <w:p w14:paraId="1E75F348"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6]</w:t>
      </w:r>
      <w:r w:rsidRPr="000D155C">
        <w:rPr>
          <w:rFonts w:cs="Times New Roman"/>
          <w:noProof/>
          <w:szCs w:val="24"/>
        </w:rPr>
        <w:tab/>
        <w:t xml:space="preserve">L. Simonsen, J. R. Gog, D. Olson, and C. Viboud, “Infectious disease surveillance in the big data era: Towards faster and locally relevant systems,” </w:t>
      </w:r>
      <w:r w:rsidRPr="000D155C">
        <w:rPr>
          <w:rFonts w:cs="Times New Roman"/>
          <w:i/>
          <w:iCs/>
          <w:noProof/>
          <w:szCs w:val="24"/>
        </w:rPr>
        <w:t>J. Infect. Dis.</w:t>
      </w:r>
      <w:r w:rsidRPr="000D155C">
        <w:rPr>
          <w:rFonts w:cs="Times New Roman"/>
          <w:noProof/>
          <w:szCs w:val="24"/>
        </w:rPr>
        <w:t>, vol. 214, no. Suppl 4, pp. S380–S385, 2016.</w:t>
      </w:r>
    </w:p>
    <w:p w14:paraId="2E02CF46"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7]</w:t>
      </w:r>
      <w:r w:rsidRPr="000D155C">
        <w:rPr>
          <w:rFonts w:cs="Times New Roman"/>
          <w:noProof/>
          <w:szCs w:val="24"/>
        </w:rPr>
        <w:tab/>
        <w:t xml:space="preserve">P. Leung and L. T. Tran, “Predicting shrimp disease occurrence: artificial neural networks vs. logistic regression,” </w:t>
      </w:r>
      <w:r w:rsidRPr="000D155C">
        <w:rPr>
          <w:rFonts w:cs="Times New Roman"/>
          <w:i/>
          <w:iCs/>
          <w:noProof/>
          <w:szCs w:val="24"/>
        </w:rPr>
        <w:t>Aquaculture</w:t>
      </w:r>
      <w:r w:rsidRPr="000D155C">
        <w:rPr>
          <w:rFonts w:cs="Times New Roman"/>
          <w:noProof/>
          <w:szCs w:val="24"/>
        </w:rPr>
        <w:t>, vol. 187, no. 1–2, pp. 35–49, Jul. 2000.</w:t>
      </w:r>
    </w:p>
    <w:p w14:paraId="3CD67A29"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8]</w:t>
      </w:r>
      <w:r w:rsidRPr="000D155C">
        <w:rPr>
          <w:rFonts w:cs="Times New Roman"/>
          <w:noProof/>
          <w:szCs w:val="24"/>
        </w:rPr>
        <w:tab/>
        <w:t xml:space="preserve">K. T. D. Eames and M. J. Keeling, “Contact tracing and disease control,” </w:t>
      </w:r>
      <w:r w:rsidRPr="000D155C">
        <w:rPr>
          <w:rFonts w:cs="Times New Roman"/>
          <w:i/>
          <w:iCs/>
          <w:noProof/>
          <w:szCs w:val="24"/>
        </w:rPr>
        <w:t>Proc. R. Soc. B Biol. Sci.</w:t>
      </w:r>
      <w:r w:rsidRPr="000D155C">
        <w:rPr>
          <w:rFonts w:cs="Times New Roman"/>
          <w:noProof/>
          <w:szCs w:val="24"/>
        </w:rPr>
        <w:t>, vol. 270, no. 1533, pp. 2565–2571, 2003.</w:t>
      </w:r>
    </w:p>
    <w:p w14:paraId="0B19468C"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19]</w:t>
      </w:r>
      <w:r w:rsidRPr="000D155C">
        <w:rPr>
          <w:rFonts w:cs="Times New Roman"/>
          <w:noProof/>
          <w:szCs w:val="24"/>
        </w:rPr>
        <w:tab/>
        <w:t xml:space="preserve">R. Patel, I. M. Longini, and M. E. Halloran, “Finding optimal vaccination strategies for pandemic influenza using genetic algorithms,” </w:t>
      </w:r>
      <w:r w:rsidRPr="000D155C">
        <w:rPr>
          <w:rFonts w:cs="Times New Roman"/>
          <w:i/>
          <w:iCs/>
          <w:noProof/>
          <w:szCs w:val="24"/>
        </w:rPr>
        <w:t>J. Theor. Biol.</w:t>
      </w:r>
      <w:r w:rsidRPr="000D155C">
        <w:rPr>
          <w:rFonts w:cs="Times New Roman"/>
          <w:noProof/>
          <w:szCs w:val="24"/>
        </w:rPr>
        <w:t>, vol. 234, no. 2, pp. 201–</w:t>
      </w:r>
      <w:r w:rsidRPr="000D155C">
        <w:rPr>
          <w:rFonts w:cs="Times New Roman"/>
          <w:noProof/>
          <w:szCs w:val="24"/>
        </w:rPr>
        <w:lastRenderedPageBreak/>
        <w:t>212, 2005.</w:t>
      </w:r>
    </w:p>
    <w:p w14:paraId="63B41F8E"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0]</w:t>
      </w:r>
      <w:r w:rsidRPr="000D155C">
        <w:rPr>
          <w:rFonts w:cs="Times New Roman"/>
          <w:noProof/>
          <w:szCs w:val="24"/>
        </w:rPr>
        <w:tab/>
        <w:t xml:space="preserve">P. Libin </w:t>
      </w:r>
      <w:r w:rsidRPr="000D155C">
        <w:rPr>
          <w:rFonts w:cs="Times New Roman"/>
          <w:i/>
          <w:iCs/>
          <w:noProof/>
          <w:szCs w:val="24"/>
        </w:rPr>
        <w:t>et al.</w:t>
      </w:r>
      <w:r w:rsidRPr="000D155C">
        <w:rPr>
          <w:rFonts w:cs="Times New Roman"/>
          <w:noProof/>
          <w:szCs w:val="24"/>
        </w:rPr>
        <w:t xml:space="preserve">, </w:t>
      </w:r>
      <w:r w:rsidRPr="000D155C">
        <w:rPr>
          <w:rFonts w:cs="Times New Roman"/>
          <w:i/>
          <w:iCs/>
          <w:noProof/>
          <w:szCs w:val="24"/>
        </w:rPr>
        <w:t>Machine Learning and Knowledge Discovery in Databases</w:t>
      </w:r>
      <w:r w:rsidRPr="000D155C">
        <w:rPr>
          <w:rFonts w:cs="Times New Roman"/>
          <w:noProof/>
          <w:szCs w:val="24"/>
        </w:rPr>
        <w:t>, vol. 11053, no. June. Cham: Springer International Publishing, 2019.</w:t>
      </w:r>
    </w:p>
    <w:p w14:paraId="102B7B5B"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1]</w:t>
      </w:r>
      <w:r w:rsidRPr="000D155C">
        <w:rPr>
          <w:rFonts w:cs="Times New Roman"/>
          <w:noProof/>
          <w:szCs w:val="24"/>
        </w:rPr>
        <w:tab/>
        <w:t>T. Alamo, D. G. Reina, and P. Millán, “Data-Driven Methods to Monitor, Model, Forecast and Control Covid-19 Pandemic: Leveraging Data Science, Epidemiology and Control Theory,” pp. 1–65, Jun. 2020.</w:t>
      </w:r>
    </w:p>
    <w:p w14:paraId="6F2813B1"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2]</w:t>
      </w:r>
      <w:r w:rsidRPr="000D155C">
        <w:rPr>
          <w:rFonts w:cs="Times New Roman"/>
          <w:noProof/>
          <w:szCs w:val="24"/>
        </w:rPr>
        <w:tab/>
        <w:t>K. Zhang, Z. Yang, and T. Başar, “Multi-Agent Reinforcement Learning: A Selective Overview of Theories and Algorithms,” pp. 1–72, Nov. 2019.</w:t>
      </w:r>
    </w:p>
    <w:p w14:paraId="6F8871FF"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3]</w:t>
      </w:r>
      <w:r w:rsidRPr="000D155C">
        <w:rPr>
          <w:rFonts w:cs="Times New Roman"/>
          <w:noProof/>
          <w:szCs w:val="24"/>
        </w:rPr>
        <w:tab/>
        <w:t xml:space="preserve">OpenAI </w:t>
      </w:r>
      <w:r w:rsidRPr="000D155C">
        <w:rPr>
          <w:rFonts w:cs="Times New Roman"/>
          <w:i/>
          <w:iCs/>
          <w:noProof/>
          <w:szCs w:val="24"/>
        </w:rPr>
        <w:t>et al.</w:t>
      </w:r>
      <w:r w:rsidRPr="000D155C">
        <w:rPr>
          <w:rFonts w:cs="Times New Roman"/>
          <w:noProof/>
          <w:szCs w:val="24"/>
        </w:rPr>
        <w:t>, “Dota 2 with Large Scale Deep Reinforcement Learning,” Dec. 2019.</w:t>
      </w:r>
    </w:p>
    <w:p w14:paraId="608A37D9"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4]</w:t>
      </w:r>
      <w:r w:rsidRPr="000D155C">
        <w:rPr>
          <w:rFonts w:cs="Times New Roman"/>
          <w:noProof/>
          <w:szCs w:val="24"/>
        </w:rPr>
        <w:tab/>
        <w:t xml:space="preserve">L. Busoniu, R. Babuska, and B. De Schutter, “A Comprehensive Survey of Multiagent Reinforcement Learning,” </w:t>
      </w:r>
      <w:r w:rsidRPr="000D155C">
        <w:rPr>
          <w:rFonts w:cs="Times New Roman"/>
          <w:i/>
          <w:iCs/>
          <w:noProof/>
          <w:szCs w:val="24"/>
        </w:rPr>
        <w:t>IEEE Trans. Syst. Man, Cybern. Part C (Applications Rev.</w:t>
      </w:r>
      <w:r w:rsidRPr="000D155C">
        <w:rPr>
          <w:rFonts w:cs="Times New Roman"/>
          <w:noProof/>
          <w:szCs w:val="24"/>
        </w:rPr>
        <w:t>, vol. 38, no. 2, pp. 156–172, Mar. 2008.</w:t>
      </w:r>
    </w:p>
    <w:p w14:paraId="318D758C"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5]</w:t>
      </w:r>
      <w:r w:rsidRPr="000D155C">
        <w:rPr>
          <w:rFonts w:cs="Times New Roman"/>
          <w:noProof/>
          <w:szCs w:val="24"/>
        </w:rPr>
        <w:tab/>
        <w:t xml:space="preserve">J. Z. Leibo, V. Zambaldi, M. Lanctot, J. Marecki, and T. Graepel, “Multi-agent reinforcement learning in sequential social dilemmas,” </w:t>
      </w:r>
      <w:r w:rsidRPr="000D155C">
        <w:rPr>
          <w:rFonts w:cs="Times New Roman"/>
          <w:i/>
          <w:iCs/>
          <w:noProof/>
          <w:szCs w:val="24"/>
        </w:rPr>
        <w:t>Proc. Int. Jt. Conf. Auton. Agents Multiagent Syst. AAMAS</w:t>
      </w:r>
      <w:r w:rsidRPr="000D155C">
        <w:rPr>
          <w:rFonts w:cs="Times New Roman"/>
          <w:noProof/>
          <w:szCs w:val="24"/>
        </w:rPr>
        <w:t>, vol. 1, pp. 464–473, 2017.</w:t>
      </w:r>
    </w:p>
    <w:p w14:paraId="1AE33D0D"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6]</w:t>
      </w:r>
      <w:r w:rsidRPr="000D155C">
        <w:rPr>
          <w:rFonts w:cs="Times New Roman"/>
          <w:noProof/>
          <w:szCs w:val="24"/>
        </w:rPr>
        <w:tab/>
        <w:t xml:space="preserve">J. W. Lee, J. Park, J. O, J. Lee, and E. Hong, “A multiagent approach to Q-learning for daily stock trading,” </w:t>
      </w:r>
      <w:r w:rsidRPr="000D155C">
        <w:rPr>
          <w:rFonts w:cs="Times New Roman"/>
          <w:i/>
          <w:iCs/>
          <w:noProof/>
          <w:szCs w:val="24"/>
        </w:rPr>
        <w:t>IEEE Trans. Syst. Man, Cybern. Part ASystems Humans</w:t>
      </w:r>
      <w:r w:rsidRPr="000D155C">
        <w:rPr>
          <w:rFonts w:cs="Times New Roman"/>
          <w:noProof/>
          <w:szCs w:val="24"/>
        </w:rPr>
        <w:t>, vol. 37, no. 6, pp. 864–877, 2007.</w:t>
      </w:r>
    </w:p>
    <w:p w14:paraId="1AA9D040"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7]</w:t>
      </w:r>
      <w:r w:rsidRPr="000D155C">
        <w:rPr>
          <w:rFonts w:cs="Times New Roman"/>
          <w:noProof/>
          <w:szCs w:val="24"/>
        </w:rPr>
        <w:tab/>
        <w:t xml:space="preserve">S. Padakandla, P. K. J, and S. Bhatnagar, “Reinforcement Learning in Non-Stationary Environments,” </w:t>
      </w:r>
      <w:r w:rsidRPr="000D155C">
        <w:rPr>
          <w:rFonts w:cs="Times New Roman"/>
          <w:i/>
          <w:iCs/>
          <w:noProof/>
          <w:szCs w:val="24"/>
        </w:rPr>
        <w:t>Appl. Intell.</w:t>
      </w:r>
      <w:r w:rsidRPr="000D155C">
        <w:rPr>
          <w:rFonts w:cs="Times New Roman"/>
          <w:noProof/>
          <w:szCs w:val="24"/>
        </w:rPr>
        <w:t>, May 2019.</w:t>
      </w:r>
    </w:p>
    <w:p w14:paraId="7FA6E763"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8]</w:t>
      </w:r>
      <w:r w:rsidRPr="000D155C">
        <w:rPr>
          <w:rFonts w:cs="Times New Roman"/>
          <w:noProof/>
          <w:szCs w:val="24"/>
        </w:rPr>
        <w:tab/>
        <w:t xml:space="preserve">P. Hernandez-Leal, B. Kartal, and M. E. Taylor, “A Survey and Critique of Multiagent Deep Reinforcement Learning,” </w:t>
      </w:r>
      <w:r w:rsidRPr="000D155C">
        <w:rPr>
          <w:rFonts w:cs="Times New Roman"/>
          <w:i/>
          <w:iCs/>
          <w:noProof/>
          <w:szCs w:val="24"/>
        </w:rPr>
        <w:t>Auton. Agent. Multi. Agent. Syst.</w:t>
      </w:r>
      <w:r w:rsidRPr="000D155C">
        <w:rPr>
          <w:rFonts w:cs="Times New Roman"/>
          <w:noProof/>
          <w:szCs w:val="24"/>
        </w:rPr>
        <w:t>, vol. 33, no. 6, pp. 750–797, Oct. 2018.</w:t>
      </w:r>
    </w:p>
    <w:p w14:paraId="4107AD63"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29]</w:t>
      </w:r>
      <w:r w:rsidRPr="000D155C">
        <w:rPr>
          <w:rFonts w:cs="Times New Roman"/>
          <w:noProof/>
          <w:szCs w:val="24"/>
        </w:rPr>
        <w:tab/>
        <w:t xml:space="preserve">L. Panait and S. Luke, “Cooperative Multi-Agent Learning: The State of the Art,” </w:t>
      </w:r>
      <w:r w:rsidRPr="000D155C">
        <w:rPr>
          <w:rFonts w:cs="Times New Roman"/>
          <w:i/>
          <w:iCs/>
          <w:noProof/>
          <w:szCs w:val="24"/>
        </w:rPr>
        <w:t>Auton. Agent. Multi. Agent. Syst.</w:t>
      </w:r>
      <w:r w:rsidRPr="000D155C">
        <w:rPr>
          <w:rFonts w:cs="Times New Roman"/>
          <w:noProof/>
          <w:szCs w:val="24"/>
        </w:rPr>
        <w:t>, vol. 11, no. 3, pp. 387–434, Nov. 2005.</w:t>
      </w:r>
    </w:p>
    <w:p w14:paraId="5E938282"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30]</w:t>
      </w:r>
      <w:r w:rsidRPr="000D155C">
        <w:rPr>
          <w:rFonts w:cs="Times New Roman"/>
          <w:noProof/>
          <w:szCs w:val="24"/>
        </w:rPr>
        <w:tab/>
        <w:t xml:space="preserve">R. F. Denison and K. Muller, “The evolution of cooperation,” </w:t>
      </w:r>
      <w:r w:rsidRPr="000D155C">
        <w:rPr>
          <w:rFonts w:cs="Times New Roman"/>
          <w:i/>
          <w:iCs/>
          <w:noProof/>
          <w:szCs w:val="24"/>
        </w:rPr>
        <w:t>Scientist</w:t>
      </w:r>
      <w:r w:rsidRPr="000D155C">
        <w:rPr>
          <w:rFonts w:cs="Times New Roman"/>
          <w:noProof/>
          <w:szCs w:val="24"/>
        </w:rPr>
        <w:t>, vol. 30, no. 1, 2016.</w:t>
      </w:r>
    </w:p>
    <w:p w14:paraId="5C02A35F" w14:textId="77777777" w:rsidR="000D155C" w:rsidRPr="000D155C" w:rsidRDefault="000D155C" w:rsidP="000D155C">
      <w:pPr>
        <w:widowControl w:val="0"/>
        <w:autoSpaceDE w:val="0"/>
        <w:autoSpaceDN w:val="0"/>
        <w:adjustRightInd w:val="0"/>
        <w:spacing w:line="240" w:lineRule="auto"/>
        <w:ind w:left="640" w:hanging="640"/>
        <w:rPr>
          <w:rFonts w:cs="Times New Roman"/>
          <w:noProof/>
          <w:szCs w:val="24"/>
        </w:rPr>
      </w:pPr>
      <w:r w:rsidRPr="000D155C">
        <w:rPr>
          <w:rFonts w:cs="Times New Roman"/>
          <w:noProof/>
          <w:szCs w:val="24"/>
        </w:rPr>
        <w:t>[31]</w:t>
      </w:r>
      <w:r w:rsidRPr="000D155C">
        <w:rPr>
          <w:rFonts w:cs="Times New Roman"/>
          <w:noProof/>
          <w:szCs w:val="24"/>
        </w:rPr>
        <w:tab/>
        <w:t xml:space="preserve">P. Stone and M. Veloso, “Multiagent Systems : A Survey from a Machine Learning Perspective 1 Introduction 2 Multiagent Systems,” </w:t>
      </w:r>
      <w:r w:rsidRPr="000D155C">
        <w:rPr>
          <w:rFonts w:cs="Times New Roman"/>
          <w:i/>
          <w:iCs/>
          <w:noProof/>
          <w:szCs w:val="24"/>
        </w:rPr>
        <w:t>Auton. Robots</w:t>
      </w:r>
      <w:r w:rsidRPr="000D155C">
        <w:rPr>
          <w:rFonts w:cs="Times New Roman"/>
          <w:noProof/>
          <w:szCs w:val="24"/>
        </w:rPr>
        <w:t>, vol. 8, no. 3, pp. 345–383, 1997.</w:t>
      </w:r>
    </w:p>
    <w:p w14:paraId="6C424DCC" w14:textId="77777777" w:rsidR="000D155C" w:rsidRPr="000D155C" w:rsidRDefault="000D155C" w:rsidP="000D155C">
      <w:pPr>
        <w:widowControl w:val="0"/>
        <w:autoSpaceDE w:val="0"/>
        <w:autoSpaceDN w:val="0"/>
        <w:adjustRightInd w:val="0"/>
        <w:spacing w:line="240" w:lineRule="auto"/>
        <w:ind w:left="640" w:hanging="640"/>
        <w:rPr>
          <w:rFonts w:cs="Times New Roman"/>
          <w:noProof/>
        </w:rPr>
      </w:pPr>
      <w:r w:rsidRPr="000D155C">
        <w:rPr>
          <w:rFonts w:cs="Times New Roman"/>
          <w:noProof/>
          <w:szCs w:val="24"/>
        </w:rPr>
        <w:t>[32]</w:t>
      </w:r>
      <w:r w:rsidRPr="000D155C">
        <w:rPr>
          <w:rFonts w:cs="Times New Roman"/>
          <w:noProof/>
          <w:szCs w:val="24"/>
        </w:rPr>
        <w:tab/>
        <w:t xml:space="preserve">E. H. Durfee, V. R. Lesser, and D. D. Corkill, “Coherent Cooperation Among Communicating Problem Solvers,” </w:t>
      </w:r>
      <w:r w:rsidRPr="000D155C">
        <w:rPr>
          <w:rFonts w:cs="Times New Roman"/>
          <w:i/>
          <w:iCs/>
          <w:noProof/>
          <w:szCs w:val="24"/>
        </w:rPr>
        <w:t>IEEE Trans. Comput.</w:t>
      </w:r>
      <w:r w:rsidRPr="000D155C">
        <w:rPr>
          <w:rFonts w:cs="Times New Roman"/>
          <w:noProof/>
          <w:szCs w:val="24"/>
        </w:rPr>
        <w:t>, vol. C–36, no. 11, pp. 1275–1291, Nov. 1987.</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5" w:name="_Toc48663804"/>
      <w:r w:rsidRPr="00766664">
        <w:t>Appendix</w:t>
      </w:r>
      <w:bookmarkEnd w:id="15"/>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8FE96" w14:textId="77777777" w:rsidR="00013813" w:rsidRDefault="00013813" w:rsidP="00187483">
      <w:pPr>
        <w:spacing w:after="0" w:line="240" w:lineRule="auto"/>
      </w:pPr>
      <w:r>
        <w:separator/>
      </w:r>
    </w:p>
  </w:endnote>
  <w:endnote w:type="continuationSeparator" w:id="0">
    <w:p w14:paraId="7A63C5FB" w14:textId="77777777" w:rsidR="00013813" w:rsidRDefault="0001381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2C7A4A" w:rsidRDefault="002C7A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2C7A4A" w:rsidRDefault="002C7A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003DA6" w14:textId="77777777" w:rsidR="00013813" w:rsidRDefault="00013813" w:rsidP="00187483">
      <w:pPr>
        <w:spacing w:after="0" w:line="240" w:lineRule="auto"/>
      </w:pPr>
      <w:r>
        <w:separator/>
      </w:r>
    </w:p>
  </w:footnote>
  <w:footnote w:type="continuationSeparator" w:id="0">
    <w:p w14:paraId="38EAF837" w14:textId="77777777" w:rsidR="00013813" w:rsidRDefault="0001381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2C7A4A" w:rsidRDefault="002C7A4A"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2C7A4A" w:rsidRDefault="002C7A4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2C7A4A" w:rsidRDefault="002C7A4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2C7A4A" w:rsidRDefault="002C7A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C8D079EE"/>
    <w:lvl w:ilvl="0" w:tplc="0F604FD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3813"/>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C86"/>
    <w:rsid w:val="000C22A4"/>
    <w:rsid w:val="000C7A9F"/>
    <w:rsid w:val="000D155C"/>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C7A4A"/>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53BA4"/>
    <w:rsid w:val="00361706"/>
    <w:rsid w:val="003638AE"/>
    <w:rsid w:val="00371D76"/>
    <w:rsid w:val="00375CB4"/>
    <w:rsid w:val="003845DE"/>
    <w:rsid w:val="00390A00"/>
    <w:rsid w:val="003924CF"/>
    <w:rsid w:val="003A0D37"/>
    <w:rsid w:val="003A3F74"/>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7CD"/>
    <w:rsid w:val="00481F2F"/>
    <w:rsid w:val="004956D9"/>
    <w:rsid w:val="00497750"/>
    <w:rsid w:val="004B4954"/>
    <w:rsid w:val="004B7C52"/>
    <w:rsid w:val="004C1783"/>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C77"/>
    <w:rsid w:val="00524A38"/>
    <w:rsid w:val="00525FA1"/>
    <w:rsid w:val="00527665"/>
    <w:rsid w:val="00541135"/>
    <w:rsid w:val="005461E0"/>
    <w:rsid w:val="00546354"/>
    <w:rsid w:val="005470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F0E53"/>
    <w:rsid w:val="005F4BFA"/>
    <w:rsid w:val="005F5AF6"/>
    <w:rsid w:val="005F7FE1"/>
    <w:rsid w:val="00600BA0"/>
    <w:rsid w:val="00603AFD"/>
    <w:rsid w:val="0060706E"/>
    <w:rsid w:val="0061690F"/>
    <w:rsid w:val="0062256C"/>
    <w:rsid w:val="00622F30"/>
    <w:rsid w:val="00627D24"/>
    <w:rsid w:val="0063015E"/>
    <w:rsid w:val="00641D56"/>
    <w:rsid w:val="00666E93"/>
    <w:rsid w:val="006673DA"/>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28FD"/>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803B4"/>
    <w:rsid w:val="00883B9E"/>
    <w:rsid w:val="008858B3"/>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375FE"/>
    <w:rsid w:val="00A41A84"/>
    <w:rsid w:val="00A425DF"/>
    <w:rsid w:val="00A42F9C"/>
    <w:rsid w:val="00A50C4E"/>
    <w:rsid w:val="00A55A0E"/>
    <w:rsid w:val="00A61DEF"/>
    <w:rsid w:val="00A61FA5"/>
    <w:rsid w:val="00A63E34"/>
    <w:rsid w:val="00A678C8"/>
    <w:rsid w:val="00A67D55"/>
    <w:rsid w:val="00A74069"/>
    <w:rsid w:val="00A76FBF"/>
    <w:rsid w:val="00A8123E"/>
    <w:rsid w:val="00A81588"/>
    <w:rsid w:val="00A84A31"/>
    <w:rsid w:val="00A8511C"/>
    <w:rsid w:val="00A86E6F"/>
    <w:rsid w:val="00A9226F"/>
    <w:rsid w:val="00A93811"/>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7E4"/>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7882"/>
    <w:rsid w:val="00E774D9"/>
    <w:rsid w:val="00E82B87"/>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106"/>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6375"/>
    <w:rsid w:val="00F8029C"/>
    <w:rsid w:val="00F83AD3"/>
    <w:rsid w:val="00F866F2"/>
    <w:rsid w:val="00F93FC6"/>
    <w:rsid w:val="00F94581"/>
    <w:rsid w:val="00FA1196"/>
    <w:rsid w:val="00FA2876"/>
    <w:rsid w:val="00FA3FBB"/>
    <w:rsid w:val="00FA4430"/>
    <w:rsid w:val="00FA5DBE"/>
    <w:rsid w:val="00FB4302"/>
    <w:rsid w:val="00FC50B1"/>
    <w:rsid w:val="00FC5C0A"/>
    <w:rsid w:val="00FD3E1D"/>
    <w:rsid w:val="00FD4216"/>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0165E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0165E0"/>
    <w:rPr>
      <w:rFonts w:ascii="Times New Roman" w:eastAsiaTheme="majorEastAsia" w:hAnsi="Times New Roman" w:cstheme="majorBidi"/>
      <w:sz w:val="18"/>
      <w:szCs w:val="48"/>
      <w:lang w:val="en-US"/>
    </w:rPr>
  </w:style>
  <w:style w:type="character" w:styleId="PlaceholderText">
    <w:name w:val="Placeholder Text"/>
    <w:basedOn w:val="DefaultParagraphFont"/>
    <w:uiPriority w:val="99"/>
    <w:semiHidden/>
    <w:rsid w:val="00F652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B526D-5F24-40D7-AADB-32B136281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9</TotalTime>
  <Pages>12</Pages>
  <Words>21439</Words>
  <Characters>122208</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1</cp:revision>
  <dcterms:created xsi:type="dcterms:W3CDTF">2020-08-24T09:48:00Z</dcterms:created>
  <dcterms:modified xsi:type="dcterms:W3CDTF">2020-08-2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